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FAF91" w14:textId="450FF76F" w:rsidR="00AE3AA3" w:rsidRDefault="002A4E6F">
      <w:r>
        <w:rPr>
          <w:b/>
          <w:bCs/>
        </w:rPr>
        <w:t>Supplementary Information</w:t>
      </w:r>
    </w:p>
    <w:p w14:paraId="10943272" w14:textId="386C27A6" w:rsidR="002A4E6F" w:rsidRDefault="002A4E6F"/>
    <w:p w14:paraId="2839F003" w14:textId="00041E82" w:rsidR="00B12E78" w:rsidRPr="000E548B" w:rsidRDefault="00B12E78">
      <w:pPr>
        <w:rPr>
          <w:u w:val="single"/>
        </w:rPr>
      </w:pPr>
      <w:r w:rsidRPr="000E548B">
        <w:rPr>
          <w:u w:val="single"/>
        </w:rPr>
        <w:t>CTQ-28 – further scoring information:</w:t>
      </w:r>
    </w:p>
    <w:p w14:paraId="5EEB1DE4" w14:textId="2988B846" w:rsidR="002A4E6F" w:rsidRDefault="002A4E6F">
      <w:r>
        <w:t xml:space="preserve">CTQ scores can be split into severity categories, as used in previous work </w:t>
      </w:r>
      <w:r>
        <w:fldChar w:fldCharType="begin">
          <w:fldData xml:space="preserve">PEVuZE5vdGU+PENpdGU+PEF1dGhvcj5TY2htaWR0PC9BdXRob3I+PFllYXI+MjAyMDwvWWVhcj48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</w:fldData>
        </w:fldChar>
      </w:r>
      <w:r>
        <w:instrText xml:space="preserve"> ADDIN EN.CITE </w:instrText>
      </w:r>
      <w:r>
        <w:fldChar w:fldCharType="begin">
          <w:fldData xml:space="preserve">PEVuZE5vdGU+PENpdGU+PEF1dGhvcj5TY2htaWR0PC9BdXRob3I+PFllYXI+MjAyMDwvWWVhcj48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</w:fldData>
        </w:fldChar>
      </w:r>
      <w:r>
        <w:instrText xml:space="preserve"> ADDIN EN.CITE.DATA </w:instrText>
      </w:r>
      <w:r>
        <w:fldChar w:fldCharType="end"/>
      </w:r>
      <w:r>
        <w:fldChar w:fldCharType="separate"/>
      </w:r>
      <w:r>
        <w:rPr>
          <w:noProof/>
        </w:rPr>
        <w:t>(1, 2)</w:t>
      </w:r>
      <w:r>
        <w:fldChar w:fldCharType="end"/>
      </w:r>
      <w:r>
        <w:t xml:space="preserve">. </w:t>
      </w:r>
    </w:p>
    <w:p w14:paraId="1093F41B" w14:textId="77777777" w:rsidR="002A4E6F" w:rsidRDefault="002A4E6F">
      <w:r w:rsidRPr="002A4E6F">
        <w:t xml:space="preserve">The cut-off scores vary between subscales, they are: </w:t>
      </w:r>
    </w:p>
    <w:p w14:paraId="72F339ED" w14:textId="5C450524" w:rsidR="002A4E6F" w:rsidRDefault="002A4E6F" w:rsidP="002A4E6F">
      <w:pPr>
        <w:pStyle w:val="ListParagraph"/>
        <w:numPr>
          <w:ilvl w:val="0"/>
          <w:numId w:val="6"/>
        </w:numPr>
      </w:pPr>
      <w:r w:rsidRPr="002A4E6F">
        <w:t>None/Minimal (hereafter “none”; total</w:t>
      </w:r>
      <w:r>
        <w:t xml:space="preserve"> CTQ</w:t>
      </w:r>
      <w:r w:rsidRPr="002A4E6F">
        <w:t xml:space="preserve"> ≤36; EA &lt;8; EN &lt;9; PA &lt;7; PN &lt;7; SA 5)</w:t>
      </w:r>
    </w:p>
    <w:p w14:paraId="08B62CCA" w14:textId="102960C3" w:rsidR="002A4E6F" w:rsidRDefault="002A4E6F" w:rsidP="002A4E6F">
      <w:pPr>
        <w:pStyle w:val="ListParagraph"/>
        <w:numPr>
          <w:ilvl w:val="0"/>
          <w:numId w:val="6"/>
        </w:numPr>
      </w:pPr>
      <w:r w:rsidRPr="002A4E6F">
        <w:t>Low to Moderate (hereafter “low”; total</w:t>
      </w:r>
      <w:r>
        <w:t xml:space="preserve"> CTQ</w:t>
      </w:r>
      <w:r w:rsidRPr="002A4E6F">
        <w:t xml:space="preserve"> 36-51; EA 9-12; EN 10-14; PA 8-9; PN 8-9; SA 6-7)</w:t>
      </w:r>
    </w:p>
    <w:p w14:paraId="35F76712" w14:textId="483DE59B" w:rsidR="002A4E6F" w:rsidRDefault="002A4E6F" w:rsidP="002A4E6F">
      <w:pPr>
        <w:pStyle w:val="ListParagraph"/>
        <w:numPr>
          <w:ilvl w:val="0"/>
          <w:numId w:val="6"/>
        </w:numPr>
      </w:pPr>
      <w:r w:rsidRPr="002A4E6F">
        <w:t xml:space="preserve">Moderate to Severe (hereafter “moderate”; total </w:t>
      </w:r>
      <w:r>
        <w:t xml:space="preserve">CTQ </w:t>
      </w:r>
      <w:r w:rsidRPr="002A4E6F">
        <w:t>51-68; EA 13-15; EN 15-17; PA 10-12; PN 10-12; SA 8-12)</w:t>
      </w:r>
    </w:p>
    <w:p w14:paraId="7D121437" w14:textId="7DCF86DC" w:rsidR="002A4E6F" w:rsidRDefault="002A4E6F" w:rsidP="002A4E6F">
      <w:pPr>
        <w:pStyle w:val="ListParagraph"/>
        <w:numPr>
          <w:ilvl w:val="0"/>
          <w:numId w:val="6"/>
        </w:numPr>
      </w:pPr>
      <w:r w:rsidRPr="002A4E6F">
        <w:t>Severe to Extreme (hereafter “extreme”; total</w:t>
      </w:r>
      <w:r>
        <w:t xml:space="preserve"> CTQ</w:t>
      </w:r>
      <w:r w:rsidRPr="002A4E6F">
        <w:t xml:space="preserve"> ≥69; EA ≥16; EN ≥18; PA ≥13; PN ≥13; SA ≥13)</w:t>
      </w:r>
    </w:p>
    <w:p w14:paraId="6DC8F88D" w14:textId="77777777" w:rsidR="000A40F3" w:rsidRDefault="000A40F3"/>
    <w:p w14:paraId="20A803CB" w14:textId="77777777" w:rsidR="000A40F3" w:rsidRDefault="000A40F3"/>
    <w:p w14:paraId="4E357AF4" w14:textId="77777777" w:rsidR="000A40F3" w:rsidRDefault="000A40F3"/>
    <w:p w14:paraId="3D0CFB3A" w14:textId="270B2DE2" w:rsidR="000A40F3" w:rsidRDefault="000A40F3">
      <w:pPr>
        <w:rPr>
          <w:u w:val="single"/>
        </w:rPr>
      </w:pPr>
      <w:r w:rsidRPr="000A40F3">
        <w:rPr>
          <w:u w:val="single"/>
        </w:rPr>
        <w:t>CT metric subscale inter-correlations</w:t>
      </w:r>
      <w:r>
        <w:rPr>
          <w:u w:val="single"/>
        </w:rPr>
        <w:t>:</w:t>
      </w:r>
    </w:p>
    <w:p w14:paraId="72EC05A0" w14:textId="7F0EF2DC" w:rsidR="000A40F3" w:rsidRDefault="00FC3F42">
      <w:pPr>
        <w:rPr>
          <w:u w:val="single"/>
        </w:rPr>
      </w:pPr>
      <w:r>
        <w:rPr>
          <w:noProof/>
        </w:rPr>
        <mc:AlternateContent>
          <mc:Choice Requires="wps">
            <w:drawing>
              <wp:anchor distT="45720" distB="45720" distL="114300" distR="114300" simplePos="0" relativeHeight="251665408" behindDoc="0" locked="0" layoutInCell="1" allowOverlap="1" wp14:anchorId="787EDF00" wp14:editId="6AD54384">
                <wp:simplePos x="0" y="0"/>
                <wp:positionH relativeFrom="margin">
                  <wp:align>left</wp:align>
                </wp:positionH>
                <wp:positionV relativeFrom="paragraph">
                  <wp:posOffset>276860</wp:posOffset>
                </wp:positionV>
                <wp:extent cx="571500" cy="3238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23850"/>
                        </a:xfrm>
                        <a:prstGeom prst="rect">
                          <a:avLst/>
                        </a:prstGeom>
                        <a:noFill/>
                        <a:ln w="9525">
                          <a:noFill/>
                          <a:miter lim="800000"/>
                          <a:headEnd/>
                          <a:tailEnd/>
                        </a:ln>
                      </wps:spPr>
                      <wps:txbx>
                        <w:txbxContent>
                          <w:p w14:paraId="2870F092" w14:textId="2260ACA1" w:rsidR="000A40F3" w:rsidRPr="00FC3F42" w:rsidRDefault="000A40F3" w:rsidP="000A40F3">
                            <w:pPr>
                              <w:rPr>
                                <w:b/>
                                <w:bCs/>
                                <w:sz w:val="20"/>
                                <w:szCs w:val="20"/>
                              </w:rPr>
                            </w:pPr>
                            <w:r w:rsidRPr="000A40F3">
                              <w:rPr>
                                <w:b/>
                                <w:bCs/>
                                <w:sz w:val="28"/>
                                <w:szCs w:val="28"/>
                              </w:rPr>
                              <w:t>A</w:t>
                            </w:r>
                            <w:r w:rsidR="00FC3F42">
                              <w:rPr>
                                <w:b/>
                                <w:bCs/>
                                <w:sz w:val="28"/>
                                <w:szCs w:val="28"/>
                              </w:rPr>
                              <w:t xml:space="preserve">   </w:t>
                            </w:r>
                            <w:r w:rsidR="00FC3F42" w:rsidRPr="00FC3F42">
                              <w:rPr>
                                <w:b/>
                                <w:bCs/>
                                <w:sz w:val="20"/>
                                <w:szCs w:val="20"/>
                              </w:rPr>
                              <w:t>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7EDF00" id="_x0000_t202" coordsize="21600,21600" o:spt="202" path="m,l,21600r21600,l21600,xe">
                <v:stroke joinstyle="miter"/>
                <v:path gradientshapeok="t" o:connecttype="rect"/>
              </v:shapetype>
              <v:shape id="Text Box 2" o:spid="_x0000_s1026" type="#_x0000_t202" style="position:absolute;margin-left:0;margin-top:21.8pt;width:45pt;height:25.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" filled="f" stroked="f">
                <v:textbox>
                  <w:txbxContent>
                    <w:p w14:paraId="2870F092" w14:textId="2260ACA1" w:rsidR="000A40F3" w:rsidRPr="00FC3F42" w:rsidRDefault="000A40F3" w:rsidP="000A40F3">
                      <w:pPr>
                        <w:rPr>
                          <w:b/>
                          <w:bCs/>
                          <w:sz w:val="20"/>
                          <w:szCs w:val="20"/>
                        </w:rPr>
                      </w:pPr>
                      <w:r w:rsidRPr="000A40F3">
                        <w:rPr>
                          <w:b/>
                          <w:bCs/>
                          <w:sz w:val="28"/>
                          <w:szCs w:val="28"/>
                        </w:rPr>
                        <w:t>A</w:t>
                      </w:r>
                      <w:r w:rsidR="00FC3F42">
                        <w:rPr>
                          <w:b/>
                          <w:bCs/>
                          <w:sz w:val="28"/>
                          <w:szCs w:val="28"/>
                        </w:rPr>
                        <w:t xml:space="preserve">   </w:t>
                      </w:r>
                      <w:r w:rsidR="00FC3F42" w:rsidRPr="00FC3F42">
                        <w:rPr>
                          <w:b/>
                          <w:bCs/>
                          <w:sz w:val="20"/>
                          <w:szCs w:val="20"/>
                        </w:rPr>
                        <w:t>GS</w:t>
                      </w:r>
                    </w:p>
                  </w:txbxContent>
                </v:textbox>
                <w10:wrap anchorx="margin"/>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A40F3" w:rsidRPr="000A40F3" w14:paraId="18273B35" w14:textId="77777777" w:rsidTr="000A40F3">
        <w:tc>
          <w:tcPr>
            <w:tcW w:w="4508" w:type="dxa"/>
          </w:tcPr>
          <w:p w14:paraId="45183104" w14:textId="1610014F" w:rsidR="000A40F3" w:rsidRPr="000A40F3" w:rsidRDefault="000A40F3" w:rsidP="000A40F3">
            <w:pPr>
              <w:jc w:val="center"/>
            </w:pPr>
            <w:r w:rsidRPr="000A40F3">
              <w:rPr>
                <w:noProof/>
              </w:rPr>
              <w:drawing>
                <wp:inline distT="0" distB="0" distL="0" distR="0" wp14:anchorId="73FF8776" wp14:editId="06577535">
                  <wp:extent cx="2336734" cy="212407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6734" cy="2124075"/>
                          </a:xfrm>
                          <a:prstGeom prst="rect">
                            <a:avLst/>
                          </a:prstGeom>
                          <a:noFill/>
                        </pic:spPr>
                      </pic:pic>
                    </a:graphicData>
                  </a:graphic>
                </wp:inline>
              </w:drawing>
            </w:r>
          </w:p>
        </w:tc>
        <w:tc>
          <w:tcPr>
            <w:tcW w:w="4508" w:type="dxa"/>
          </w:tcPr>
          <w:p w14:paraId="4C1D392C" w14:textId="65A01934" w:rsidR="000A40F3" w:rsidRPr="000A40F3" w:rsidRDefault="000A40F3" w:rsidP="000A40F3">
            <w:pPr>
              <w:jc w:val="center"/>
            </w:pPr>
            <w:r>
              <w:rPr>
                <w:noProof/>
              </w:rPr>
              <mc:AlternateContent>
                <mc:Choice Requires="wps">
                  <w:drawing>
                    <wp:anchor distT="45720" distB="45720" distL="114300" distR="114300" simplePos="0" relativeHeight="251663360" behindDoc="0" locked="0" layoutInCell="1" allowOverlap="1" wp14:anchorId="3D805914" wp14:editId="2121BB79">
                      <wp:simplePos x="0" y="0"/>
                      <wp:positionH relativeFrom="column">
                        <wp:posOffset>-73661</wp:posOffset>
                      </wp:positionH>
                      <wp:positionV relativeFrom="paragraph">
                        <wp:posOffset>635</wp:posOffset>
                      </wp:positionV>
                      <wp:extent cx="657225" cy="2952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225" cy="295275"/>
                              </a:xfrm>
                              <a:prstGeom prst="rect">
                                <a:avLst/>
                              </a:prstGeom>
                              <a:noFill/>
                              <a:ln w="9525">
                                <a:noFill/>
                                <a:miter lim="800000"/>
                                <a:headEnd/>
                                <a:tailEnd/>
                              </a:ln>
                            </wps:spPr>
                            <wps:txbx>
                              <w:txbxContent>
                                <w:p w14:paraId="04026D4A" w14:textId="2621E075" w:rsidR="000A40F3" w:rsidRPr="00FC3F42" w:rsidRDefault="000A40F3" w:rsidP="000A40F3">
                                  <w:pPr>
                                    <w:rPr>
                                      <w:b/>
                                      <w:bCs/>
                                      <w:sz w:val="18"/>
                                      <w:szCs w:val="18"/>
                                    </w:rPr>
                                  </w:pPr>
                                  <w:r w:rsidRPr="000A40F3">
                                    <w:rPr>
                                      <w:b/>
                                      <w:bCs/>
                                      <w:sz w:val="28"/>
                                      <w:szCs w:val="28"/>
                                    </w:rPr>
                                    <w:t>B</w:t>
                                  </w:r>
                                  <w:r w:rsidR="00FC3F42">
                                    <w:rPr>
                                      <w:b/>
                                      <w:bCs/>
                                      <w:sz w:val="28"/>
                                      <w:szCs w:val="28"/>
                                    </w:rPr>
                                    <w:t xml:space="preserve">   </w:t>
                                  </w:r>
                                  <w:r w:rsidR="00FC3F42" w:rsidRPr="00FC3F42">
                                    <w:rPr>
                                      <w:b/>
                                      <w:bCs/>
                                      <w:sz w:val="20"/>
                                      <w:szCs w:val="20"/>
                                    </w:rPr>
                                    <w:t>UK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05914" id="_x0000_s1027" type="#_x0000_t202" style="position:absolute;left:0;text-align:left;margin-left:-5.8pt;margin-top:.05pt;width:5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" filled="f" stroked="f">
                      <v:textbox>
                        <w:txbxContent>
                          <w:p w14:paraId="04026D4A" w14:textId="2621E075" w:rsidR="000A40F3" w:rsidRPr="00FC3F42" w:rsidRDefault="000A40F3" w:rsidP="000A40F3">
                            <w:pPr>
                              <w:rPr>
                                <w:b/>
                                <w:bCs/>
                                <w:sz w:val="18"/>
                                <w:szCs w:val="18"/>
                              </w:rPr>
                            </w:pPr>
                            <w:r w:rsidRPr="000A40F3">
                              <w:rPr>
                                <w:b/>
                                <w:bCs/>
                                <w:sz w:val="28"/>
                                <w:szCs w:val="28"/>
                              </w:rPr>
                              <w:t>B</w:t>
                            </w:r>
                            <w:r w:rsidR="00FC3F42">
                              <w:rPr>
                                <w:b/>
                                <w:bCs/>
                                <w:sz w:val="28"/>
                                <w:szCs w:val="28"/>
                              </w:rPr>
                              <w:t xml:space="preserve">   </w:t>
                            </w:r>
                            <w:r w:rsidR="00FC3F42" w:rsidRPr="00FC3F42">
                              <w:rPr>
                                <w:b/>
                                <w:bCs/>
                                <w:sz w:val="20"/>
                                <w:szCs w:val="20"/>
                              </w:rPr>
                              <w:t>UKB</w:t>
                            </w:r>
                          </w:p>
                        </w:txbxContent>
                      </v:textbox>
                    </v:shape>
                  </w:pict>
                </mc:Fallback>
              </mc:AlternateContent>
            </w:r>
            <w:r w:rsidRPr="000A40F3">
              <w:rPr>
                <w:noProof/>
              </w:rPr>
              <w:drawing>
                <wp:inline distT="0" distB="0" distL="0" distR="0" wp14:anchorId="350C070F" wp14:editId="503709C3">
                  <wp:extent cx="2357926" cy="214312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362564" cy="2147341"/>
                          </a:xfrm>
                          <a:prstGeom prst="rect">
                            <a:avLst/>
                          </a:prstGeom>
                          <a:noFill/>
                        </pic:spPr>
                      </pic:pic>
                    </a:graphicData>
                  </a:graphic>
                </wp:inline>
              </w:drawing>
            </w:r>
          </w:p>
        </w:tc>
      </w:tr>
      <w:tr w:rsidR="000A40F3" w:rsidRPr="000A40F3" w14:paraId="4A440CE0" w14:textId="77777777" w:rsidTr="000A40F3">
        <w:tc>
          <w:tcPr>
            <w:tcW w:w="9016" w:type="dxa"/>
            <w:gridSpan w:val="2"/>
          </w:tcPr>
          <w:p w14:paraId="35A42A05" w14:textId="5F55806B" w:rsidR="000A40F3" w:rsidRDefault="000A40F3">
            <w:pPr>
              <w:rPr>
                <w:b/>
                <w:bCs/>
                <w:sz w:val="20"/>
                <w:szCs w:val="20"/>
              </w:rPr>
            </w:pPr>
          </w:p>
          <w:p w14:paraId="757951CD" w14:textId="17731974" w:rsidR="000A40F3" w:rsidRPr="000A40F3" w:rsidRDefault="000A40F3">
            <w:pPr>
              <w:rPr>
                <w:sz w:val="20"/>
                <w:szCs w:val="20"/>
              </w:rPr>
            </w:pPr>
            <w:r w:rsidRPr="000A40F3">
              <w:rPr>
                <w:b/>
                <w:bCs/>
                <w:sz w:val="20"/>
                <w:szCs w:val="20"/>
              </w:rPr>
              <w:t xml:space="preserve">Supplemental Figure 1: </w:t>
            </w:r>
            <w:r>
              <w:rPr>
                <w:sz w:val="20"/>
                <w:szCs w:val="20"/>
              </w:rPr>
              <w:t xml:space="preserve">Correlation matrices showing the inter-correlations of the trauma subscales and total CT metric scores in </w:t>
            </w:r>
            <w:r w:rsidRPr="000A40F3">
              <w:rPr>
                <w:b/>
                <w:bCs/>
                <w:sz w:val="20"/>
                <w:szCs w:val="20"/>
              </w:rPr>
              <w:t>A</w:t>
            </w:r>
            <w:r>
              <w:rPr>
                <w:sz w:val="20"/>
                <w:szCs w:val="20"/>
              </w:rPr>
              <w:t xml:space="preserve"> the GS CTQ-28 and </w:t>
            </w:r>
            <w:r w:rsidRPr="000A40F3">
              <w:rPr>
                <w:b/>
                <w:bCs/>
                <w:sz w:val="20"/>
                <w:szCs w:val="20"/>
              </w:rPr>
              <w:t>B</w:t>
            </w:r>
            <w:r>
              <w:rPr>
                <w:sz w:val="20"/>
                <w:szCs w:val="20"/>
              </w:rPr>
              <w:t xml:space="preserve"> the UKB 5-item childhood trauma measure in the MHQ.</w:t>
            </w:r>
          </w:p>
        </w:tc>
      </w:tr>
    </w:tbl>
    <w:p w14:paraId="1D758F93" w14:textId="1E476229" w:rsidR="002A4E6F" w:rsidRPr="000A40F3" w:rsidRDefault="002A4E6F">
      <w:pPr>
        <w:rPr>
          <w:u w:val="single"/>
        </w:rPr>
      </w:pPr>
      <w:r w:rsidRPr="000A40F3">
        <w:rPr>
          <w:u w:val="single"/>
        </w:rPr>
        <w:br w:type="page"/>
      </w:r>
    </w:p>
    <w:p w14:paraId="3E40370C" w14:textId="2C8E0A43" w:rsidR="00A53048" w:rsidRPr="000E548B" w:rsidRDefault="00A53048" w:rsidP="002A4E6F">
      <w:pPr>
        <w:rPr>
          <w:u w:val="single"/>
        </w:rPr>
      </w:pPr>
      <w:r w:rsidRPr="000E548B">
        <w:rPr>
          <w:u w:val="single"/>
        </w:rPr>
        <w:lastRenderedPageBreak/>
        <w:t>The Ventral Diencephalon:</w:t>
      </w:r>
    </w:p>
    <w:p w14:paraId="7795DC7C" w14:textId="32FEC58E" w:rsidR="002A4E6F" w:rsidRPr="00A53048" w:rsidRDefault="002A4E6F" w:rsidP="002A4E6F">
      <w:r>
        <w:t xml:space="preserve">The ventral diencephalon is a region produced by </w:t>
      </w:r>
      <w:proofErr w:type="spellStart"/>
      <w:r>
        <w:t>Freesurfer</w:t>
      </w:r>
      <w:proofErr w:type="spellEnd"/>
      <w:r>
        <w:t xml:space="preserve"> subcortical parcellation. </w:t>
      </w:r>
      <w:r w:rsidR="00173D4A">
        <w:t xml:space="preserve">It is defined in the </w:t>
      </w:r>
      <w:proofErr w:type="spellStart"/>
      <w:r w:rsidR="00173D4A">
        <w:t>FreeSurfer</w:t>
      </w:r>
      <w:proofErr w:type="spellEnd"/>
      <w:r w:rsidR="00173D4A">
        <w:t xml:space="preserve"> </w:t>
      </w:r>
      <w:r w:rsidR="005E70A7">
        <w:t>wiki page</w:t>
      </w:r>
      <w:r w:rsidR="000E548B">
        <w:t xml:space="preserve"> </w:t>
      </w:r>
      <w:r w:rsidR="000E548B">
        <w:fldChar w:fldCharType="begin"/>
      </w:r>
      <w:r w:rsidR="000E548B">
        <w:instrText xml:space="preserve"> ADDIN EN.CITE &lt;EndNote&gt;&lt;Cite&gt;&lt;Author&gt;FreeSurfer&lt;/Author&gt;&lt;RecNum&gt;157&lt;/RecNum&gt;&lt;DisplayText&gt;(3)&lt;/DisplayText&gt;&lt;record&gt;&lt;rec-number&gt;157&lt;/rec-number&gt;&lt;foreign-keys&gt;&lt;key app="EN" db-id="25z0ee9wcs99rrevew75fpp250wvvdedr29d" timestamp="1652972423"&gt;157&lt;/key&gt;&lt;/foreign-keys&gt;&lt;ref-type name="Web Page"&gt;12&lt;/ref-type&gt;&lt;contributors&gt;&lt;authors&gt;&lt;author&gt;FreeSurfer&lt;/author&gt;&lt;/authors&gt;&lt;/contributors&gt;&lt;titles&gt;&lt;title&gt;FreeSurfer Wiki: Subcortical Segmentation&lt;/title&gt;&lt;/titles&gt;&lt;number&gt;19/05/2022&lt;/number&gt;&lt;dates&gt;&lt;/dates&gt;&lt;urls&gt;&lt;related-urls&gt;&lt;url&gt;https://surfer.nmr.mgh.harvard.edu/fswiki/SubcorticalSegmentation&lt;/url&gt;&lt;/related-urls&gt;&lt;/urls&gt;&lt;/record&gt;&lt;/Cite&gt;&lt;/EndNote&gt;</w:instrText>
      </w:r>
      <w:r w:rsidR="000E548B">
        <w:fldChar w:fldCharType="separate"/>
      </w:r>
      <w:r w:rsidR="000E548B">
        <w:rPr>
          <w:noProof/>
        </w:rPr>
        <w:t>(3)</w:t>
      </w:r>
      <w:r w:rsidR="000E548B">
        <w:fldChar w:fldCharType="end"/>
      </w:r>
      <w:r w:rsidR="005E70A7">
        <w:t xml:space="preserve"> which cites several references to the structure to support the parcellation </w:t>
      </w:r>
      <w:r w:rsidR="005E70A7">
        <w:fldChar w:fldCharType="begin">
          <w:fldData xml:space="preserve">PEVuZE5vdGU+PENpdGU+PEF1dGhvcj5GaWxpcGVrPC9BdXRob3I+PFllYXI+MTk5NDwvWWVhcj48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=
</w:fldData>
        </w:fldChar>
      </w:r>
      <w:r w:rsidR="000E548B">
        <w:instrText xml:space="preserve"> ADDIN EN.CITE </w:instrText>
      </w:r>
      <w:r w:rsidR="000E548B">
        <w:fldChar w:fldCharType="begin">
          <w:fldData xml:space="preserve">PEVuZE5vdGU+PENpdGU+PEF1dGhvcj5GaWxpcGVrPC9BdXRob3I+PFllYXI+MTk5NDwvWWVhcj48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=
</w:fldData>
        </w:fldChar>
      </w:r>
      <w:r w:rsidR="000E548B">
        <w:instrText xml:space="preserve"> ADDIN EN.CITE.DATA </w:instrText>
      </w:r>
      <w:r w:rsidR="000E548B">
        <w:fldChar w:fldCharType="end"/>
      </w:r>
      <w:r w:rsidR="005E70A7">
        <w:fldChar w:fldCharType="separate"/>
      </w:r>
      <w:r w:rsidR="000E548B">
        <w:rPr>
          <w:noProof/>
        </w:rPr>
        <w:t>(4-6)</w:t>
      </w:r>
      <w:r w:rsidR="005E70A7">
        <w:fldChar w:fldCharType="end"/>
      </w:r>
      <w:r w:rsidR="00F010E2">
        <w:t xml:space="preserve">. The ventral diencephalon is also briefly mentioned in the paper describing the parcellation process upon which </w:t>
      </w:r>
      <w:proofErr w:type="spellStart"/>
      <w:r w:rsidR="00F010E2">
        <w:t>FreeSurfer</w:t>
      </w:r>
      <w:proofErr w:type="spellEnd"/>
      <w:r w:rsidR="00F010E2">
        <w:t xml:space="preserve"> is based </w:t>
      </w:r>
      <w:r w:rsidR="00F010E2">
        <w:fldChar w:fldCharType="begin"/>
      </w:r>
      <w:r w:rsidR="000E548B">
        <w:instrText xml:space="preserve"> ADDIN EN.CITE &lt;EndNote&gt;&lt;Cite&gt;&lt;Author&gt;Fischl&lt;/Author&gt;&lt;Year&gt;2002&lt;/Year&gt;&lt;RecNum&gt;154&lt;/RecNum&gt;&lt;DisplayText&gt;(7)&lt;/DisplayText&gt;&lt;record&gt;&lt;rec-number&gt;154&lt;/rec-number&gt;&lt;foreign-keys&gt;&lt;key app="EN" db-id="25z0ee9wcs99rrevew75fpp250wvvdedr29d" timestamp="1652971431"&gt;154&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lt;/isbn&gt;&lt;accession-num&gt;11832223&lt;/accession-num&gt;&lt;urls&gt;&lt;/urls&gt;&lt;electronic-resource-num&gt;10.1016/s0896-6273(02)00569-x&lt;/electronic-resource-num&gt;&lt;remote-database-provider&gt;NLM&lt;/remote-database-provider&gt;&lt;language&gt;eng&lt;/language&gt;&lt;/record&gt;&lt;/Cite&gt;&lt;/EndNote&gt;</w:instrText>
      </w:r>
      <w:r w:rsidR="00F010E2">
        <w:fldChar w:fldCharType="separate"/>
      </w:r>
      <w:r w:rsidR="000E548B">
        <w:rPr>
          <w:noProof/>
        </w:rPr>
        <w:t>(7)</w:t>
      </w:r>
      <w:r w:rsidR="00F010E2">
        <w:fldChar w:fldCharType="end"/>
      </w:r>
      <w:r w:rsidR="00CE7E7C">
        <w:t>.</w:t>
      </w:r>
      <w:r w:rsidR="00A53048">
        <w:t xml:space="preserve"> A commercial company ‘</w:t>
      </w:r>
      <w:proofErr w:type="spellStart"/>
      <w:r w:rsidR="00A53048">
        <w:t>Neuromorphometrics</w:t>
      </w:r>
      <w:proofErr w:type="spellEnd"/>
      <w:r w:rsidR="00A53048">
        <w:t xml:space="preserve">, Inc.’ which utilises </w:t>
      </w:r>
      <w:proofErr w:type="spellStart"/>
      <w:r w:rsidR="00A53048">
        <w:t>FreeSurfer</w:t>
      </w:r>
      <w:proofErr w:type="spellEnd"/>
      <w:r w:rsidR="00A53048">
        <w:t xml:space="preserve"> for private ‘labelling’ of MRI scans provides more detail on the structure contained within the ventral diencephalon (although the origin of their information and the overlap with the </w:t>
      </w:r>
      <w:proofErr w:type="spellStart"/>
      <w:r w:rsidR="00A53048">
        <w:t>FreeSurfer</w:t>
      </w:r>
      <w:proofErr w:type="spellEnd"/>
      <w:r w:rsidR="00A53048">
        <w:t xml:space="preserve"> region are not made clear). They state:</w:t>
      </w:r>
      <w:r w:rsidR="00A53048">
        <w:br/>
      </w:r>
      <w:r w:rsidR="00A53048" w:rsidRPr="00A53048">
        <w:rPr>
          <w:i/>
          <w:iCs/>
        </w:rPr>
        <w:t>“The ventral diencephalon (VDC) is not an anatomical name for a single structure but a name we've given to a group of structures that generally cannot be distinguished from each other with standard MRI images. This "miscellaneous" area includes the hypothalamus, mammillary body, subthalamic nuclei, substantia nigra, red nucleus, lateral geniculate nucleus (LGN), and medial geniculate nucleus (MGN). White matter areas such as the zona incerta, cerebral peduncle (crus cerebri), lenticular fasciculus, and the medial lemniscus are also included in this area. The optic tract is included in this area in the most anterior extent.”</w:t>
      </w:r>
      <w:r w:rsidR="00A53048">
        <w:rPr>
          <w:i/>
          <w:iCs/>
        </w:rPr>
        <w:t xml:space="preserve"> </w:t>
      </w:r>
      <w:r w:rsidR="00A53048">
        <w:t xml:space="preserve">– </w:t>
      </w:r>
      <w:proofErr w:type="spellStart"/>
      <w:r w:rsidR="00A53048">
        <w:t>Neuromorphometrics</w:t>
      </w:r>
      <w:proofErr w:type="spellEnd"/>
      <w:r w:rsidR="00A53048">
        <w:t xml:space="preserve"> </w:t>
      </w:r>
      <w:r w:rsidR="00AB4AB5">
        <w:fldChar w:fldCharType="begin"/>
      </w:r>
      <w:r w:rsidR="000E548B">
        <w:instrText xml:space="preserve"> ADDIN EN.CITE &lt;EndNote&gt;&lt;Cite&gt;&lt;Author&gt;Neuromorphometrics&lt;/Author&gt;&lt;RecNum&gt;156&lt;/RecNum&gt;&lt;DisplayText&gt;(8)&lt;/DisplayText&gt;&lt;record&gt;&lt;rec-number&gt;156&lt;/rec-number&gt;&lt;foreign-keys&gt;&lt;key app="EN" db-id="25z0ee9wcs99rrevew75fpp250wvvdedr29d" timestamp="1652972053"&gt;156&lt;/key&gt;&lt;/foreign-keys&gt;&lt;ref-type name="Web Page"&gt;12&lt;/ref-type&gt;&lt;contributors&gt;&lt;authors&gt;&lt;author&gt;Neuromorphometrics&lt;/author&gt;&lt;/authors&gt;&lt;/contributors&gt;&lt;titles&gt;&lt;title&gt;Neuromorphometrics Segmentation: Ventral Diencephalon&lt;/title&gt;&lt;/titles&gt;&lt;number&gt;19/05/2022&lt;/number&gt;&lt;dates&gt;&lt;/dates&gt;&lt;urls&gt;&lt;related-urls&gt;&lt;url&gt;http://neuromorphometrics.org:8080/seg/html/segmentation/ventral%20diencephalon.html&lt;/url&gt;&lt;/related-urls&gt;&lt;/urls&gt;&lt;/record&gt;&lt;/Cite&gt;&lt;/EndNote&gt;</w:instrText>
      </w:r>
      <w:r w:rsidR="00AB4AB5">
        <w:fldChar w:fldCharType="separate"/>
      </w:r>
      <w:r w:rsidR="000E548B">
        <w:rPr>
          <w:noProof/>
        </w:rPr>
        <w:t>(8)</w:t>
      </w:r>
      <w:r w:rsidR="00AB4AB5">
        <w:fldChar w:fldCharType="end"/>
      </w:r>
    </w:p>
    <w:p w14:paraId="5ACF5344" w14:textId="5EBA3C1B" w:rsidR="005E70A7" w:rsidRDefault="005E70A7" w:rsidP="002A4E6F"/>
    <w:p w14:paraId="4121DD7A" w14:textId="77777777" w:rsidR="005E70A7" w:rsidRDefault="005E70A7" w:rsidP="005E70A7">
      <w:pPr>
        <w:jc w:val="center"/>
      </w:pPr>
      <w:r w:rsidRPr="00B82100">
        <w:rPr>
          <w:noProof/>
        </w:rPr>
        <w:drawing>
          <wp:inline distT="0" distB="0" distL="0" distR="0" wp14:anchorId="19B266A4" wp14:editId="6C185B7F">
            <wp:extent cx="3114675" cy="2605705"/>
            <wp:effectExtent l="0" t="0" r="0" b="4445"/>
            <wp:docPr id="5" name="Picture 4" descr="A picture containing diagram&#10;&#10;Description automatically generated">
              <a:extLst xmlns:a="http://schemas.openxmlformats.org/drawingml/2006/main">
                <a:ext uri="{FF2B5EF4-FFF2-40B4-BE49-F238E27FC236}">
                  <a16:creationId xmlns:a16="http://schemas.microsoft.com/office/drawing/2014/main" id="{7F3C589B-BF8A-4769-A596-D94AD35DCD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diagram&#10;&#10;Description automatically generated">
                      <a:extLst>
                        <a:ext uri="{FF2B5EF4-FFF2-40B4-BE49-F238E27FC236}">
                          <a16:creationId xmlns:a16="http://schemas.microsoft.com/office/drawing/2014/main" id="{7F3C589B-BF8A-4769-A596-D94AD35DCD59}"/>
                        </a:ext>
                      </a:extLst>
                    </pic:cNvPr>
                    <pic:cNvPicPr>
                      <a:picLocks noChangeAspect="1"/>
                    </pic:cNvPicPr>
                  </pic:nvPicPr>
                  <pic:blipFill rotWithShape="1">
                    <a:blip r:embed="rId9">
                      <a:extLst>
                        <a:ext uri="{28A0092B-C50C-407E-A947-70E740481C1C}">
                          <a14:useLocalDpi xmlns:a14="http://schemas.microsoft.com/office/drawing/2010/main" val="0"/>
                        </a:ext>
                      </a:extLst>
                    </a:blip>
                    <a:srcRect l="994" t="14739" r="55918" b="16204"/>
                    <a:stretch/>
                  </pic:blipFill>
                  <pic:spPr>
                    <a:xfrm>
                      <a:off x="0" y="0"/>
                      <a:ext cx="3117995" cy="2608482"/>
                    </a:xfrm>
                    <a:prstGeom prst="rect">
                      <a:avLst/>
                    </a:prstGeom>
                  </pic:spPr>
                </pic:pic>
              </a:graphicData>
            </a:graphic>
          </wp:inline>
        </w:drawing>
      </w:r>
    </w:p>
    <w:p w14:paraId="4B3A6145" w14:textId="1184FF24" w:rsidR="005E70A7" w:rsidRPr="00A71601" w:rsidRDefault="005E70A7" w:rsidP="000A40F3">
      <w:pPr>
        <w:rPr>
          <w:sz w:val="20"/>
          <w:szCs w:val="20"/>
        </w:rPr>
      </w:pPr>
      <w:r>
        <w:rPr>
          <w:b/>
          <w:bCs/>
          <w:sz w:val="20"/>
          <w:szCs w:val="20"/>
        </w:rPr>
        <w:t xml:space="preserve">Supplemental </w:t>
      </w:r>
      <w:r w:rsidRPr="00A71601">
        <w:rPr>
          <w:b/>
          <w:bCs/>
          <w:sz w:val="20"/>
          <w:szCs w:val="20"/>
        </w:rPr>
        <w:t xml:space="preserve">Figure </w:t>
      </w:r>
      <w:r w:rsidR="000A40F3">
        <w:rPr>
          <w:b/>
          <w:bCs/>
          <w:sz w:val="20"/>
          <w:szCs w:val="20"/>
        </w:rPr>
        <w:t>2</w:t>
      </w:r>
      <w:r w:rsidRPr="00A71601">
        <w:rPr>
          <w:sz w:val="20"/>
          <w:szCs w:val="20"/>
        </w:rPr>
        <w:t xml:space="preserve">: Map demonstrating the position of the </w:t>
      </w:r>
      <w:proofErr w:type="spellStart"/>
      <w:r w:rsidRPr="00A71601">
        <w:rPr>
          <w:sz w:val="20"/>
          <w:szCs w:val="20"/>
        </w:rPr>
        <w:t>FreeSurfer</w:t>
      </w:r>
      <w:proofErr w:type="spellEnd"/>
      <w:r w:rsidRPr="00A71601">
        <w:rPr>
          <w:sz w:val="20"/>
          <w:szCs w:val="20"/>
        </w:rPr>
        <w:t xml:space="preserve"> region the Ventral Diencephalon (in green), in a representative coronal section of the human brain.</w:t>
      </w:r>
    </w:p>
    <w:p w14:paraId="29A0C0EF" w14:textId="77777777" w:rsidR="005E70A7" w:rsidRDefault="005E70A7" w:rsidP="002A4E6F"/>
    <w:p w14:paraId="68AF2260" w14:textId="0F574DF8" w:rsidR="000E548B" w:rsidRPr="000E548B" w:rsidRDefault="005E70A7">
      <w:pPr>
        <w:rPr>
          <w:u w:val="single"/>
        </w:rPr>
      </w:pPr>
      <w:r>
        <w:br w:type="page"/>
      </w:r>
      <w:r w:rsidR="000E548B" w:rsidRPr="000E548B">
        <w:rPr>
          <w:u w:val="single"/>
        </w:rPr>
        <w:lastRenderedPageBreak/>
        <w:t>MRI scanning in UK Bio</w:t>
      </w:r>
      <w:r w:rsidR="000D78E9">
        <w:rPr>
          <w:u w:val="single"/>
        </w:rPr>
        <w:t>b</w:t>
      </w:r>
      <w:r w:rsidR="000E548B" w:rsidRPr="000E548B">
        <w:rPr>
          <w:u w:val="single"/>
        </w:rPr>
        <w:t>ank</w:t>
      </w:r>
      <w:r w:rsidR="000E548B">
        <w:rPr>
          <w:u w:val="single"/>
        </w:rPr>
        <w:t xml:space="preserve"> – further information</w:t>
      </w:r>
      <w:r w:rsidR="000E548B" w:rsidRPr="000E548B">
        <w:rPr>
          <w:u w:val="single"/>
        </w:rPr>
        <w:t>:</w:t>
      </w:r>
    </w:p>
    <w:p w14:paraId="36A72A55" w14:textId="5232BA30" w:rsidR="000E548B" w:rsidRDefault="000E548B">
      <w:r w:rsidRPr="000E548B">
        <w:t xml:space="preserve">The </w:t>
      </w:r>
      <w:proofErr w:type="spellStart"/>
      <w:r w:rsidRPr="000E548B">
        <w:t>FreeSurfer</w:t>
      </w:r>
      <w:proofErr w:type="spellEnd"/>
      <w:r w:rsidRPr="000E548B">
        <w:t xml:space="preserve"> region the ‘temporal pole’ was not included in the UKB parcellation data, so was not included in the UKB analysis or the mega-analysis.</w:t>
      </w:r>
      <w:r>
        <w:br w:type="page"/>
      </w:r>
    </w:p>
    <w:p w14:paraId="28096209" w14:textId="77777777" w:rsidR="005E70A7" w:rsidRDefault="005E70A7"/>
    <w:p w14:paraId="2ACF3204" w14:textId="0A5E82C6" w:rsidR="002A4E6F" w:rsidRDefault="005E70A7">
      <w:r>
        <w:t>Supplemental Information References:</w:t>
      </w:r>
    </w:p>
    <w:p w14:paraId="1FE6D1A3" w14:textId="77777777" w:rsidR="000E548B" w:rsidRPr="000E548B" w:rsidRDefault="002A4E6F" w:rsidP="000E548B">
      <w:pPr>
        <w:pStyle w:val="EndNoteBibliography"/>
        <w:spacing w:after="0"/>
      </w:pPr>
      <w:r>
        <w:fldChar w:fldCharType="begin"/>
      </w:r>
      <w:r>
        <w:instrText xml:space="preserve"> ADDIN EN.REFLIST </w:instrText>
      </w:r>
      <w:r>
        <w:fldChar w:fldCharType="separate"/>
      </w:r>
      <w:r w:rsidR="000E548B" w:rsidRPr="000E548B">
        <w:t>1.</w:t>
      </w:r>
      <w:r w:rsidR="000E548B" w:rsidRPr="000E548B">
        <w:tab/>
        <w:t>Schmidt MR, Narayan AJ, Atzl VM, Rivera LM, Lieberman AF. Childhood Maltreatment on the Adverse Childhood Experiences (ACEs) Scale versus the Childhood Trauma Questionnaire (CTQ) in a Perinatal Sample. Journal of Aggression, Maltreatment &amp; Trauma. 2020;29(1):38-56.</w:t>
      </w:r>
    </w:p>
    <w:p w14:paraId="63297493" w14:textId="77777777" w:rsidR="000E548B" w:rsidRPr="000E548B" w:rsidRDefault="000E548B" w:rsidP="000E548B">
      <w:pPr>
        <w:pStyle w:val="EndNoteBibliography"/>
        <w:spacing w:after="0"/>
      </w:pPr>
      <w:r w:rsidRPr="000E548B">
        <w:t>2.</w:t>
      </w:r>
      <w:r w:rsidRPr="000E548B">
        <w:tab/>
        <w:t>Paivio SC, Cramer KM. Factor structure and reliability of the Childhood Trauma Questionnaire in a Canadian undergraduate student sample. Child Abuse &amp; Neglect. 2004;28(8):889-904.</w:t>
      </w:r>
    </w:p>
    <w:p w14:paraId="5E45FE69" w14:textId="6B4436FF" w:rsidR="000E548B" w:rsidRPr="000E548B" w:rsidRDefault="000E548B" w:rsidP="000E548B">
      <w:pPr>
        <w:pStyle w:val="EndNoteBibliography"/>
        <w:spacing w:after="0"/>
      </w:pPr>
      <w:r w:rsidRPr="000E548B">
        <w:t>3.</w:t>
      </w:r>
      <w:r w:rsidRPr="000E548B">
        <w:tab/>
        <w:t xml:space="preserve">FreeSurfer. FreeSurfer Wiki: Subcortical Segmentation  [Available from: </w:t>
      </w:r>
      <w:hyperlink r:id="rId10" w:history="1">
        <w:r w:rsidRPr="000E548B">
          <w:rPr>
            <w:rStyle w:val="Hyperlink"/>
          </w:rPr>
          <w:t>https://surfer.nmr.mgh.harvard.edu/fswiki/SubcorticalSegmentation</w:t>
        </w:r>
      </w:hyperlink>
      <w:r w:rsidRPr="000E548B">
        <w:t>.</w:t>
      </w:r>
    </w:p>
    <w:p w14:paraId="6AE18E07" w14:textId="77777777" w:rsidR="000E548B" w:rsidRPr="000E548B" w:rsidRDefault="000E548B" w:rsidP="000E548B">
      <w:pPr>
        <w:pStyle w:val="EndNoteBibliography"/>
        <w:spacing w:after="0"/>
      </w:pPr>
      <w:r w:rsidRPr="000E548B">
        <w:t>4.</w:t>
      </w:r>
      <w:r w:rsidRPr="000E548B">
        <w:tab/>
        <w:t>Filipek PA, Richelme C, Kennedy DN, Caviness VS, Jr. The young adult human brain: an MRI-based morphometric analysis. Cereb Cortex. 1994;4(4):344-60.</w:t>
      </w:r>
    </w:p>
    <w:p w14:paraId="4B17CB0B" w14:textId="77777777" w:rsidR="000E548B" w:rsidRPr="000E548B" w:rsidRDefault="000E548B" w:rsidP="000E548B">
      <w:pPr>
        <w:pStyle w:val="EndNoteBibliography"/>
        <w:spacing w:after="0"/>
      </w:pPr>
      <w:r w:rsidRPr="000E548B">
        <w:t>5.</w:t>
      </w:r>
      <w:r w:rsidRPr="000E548B">
        <w:tab/>
        <w:t>Makris N, Oscar-Berman M, Jaffin SK, Hodge SM, Kennedy DN, Caviness VS, et al. Decreased Volume of the Brain Reward System in Alcoholism. Biological Psychiatry. 2008;64(3):192-202.</w:t>
      </w:r>
    </w:p>
    <w:p w14:paraId="408E03DC" w14:textId="77777777" w:rsidR="000E548B" w:rsidRPr="000E548B" w:rsidRDefault="000E548B" w:rsidP="000E548B">
      <w:pPr>
        <w:pStyle w:val="EndNoteBibliography"/>
        <w:spacing w:after="0"/>
      </w:pPr>
      <w:r w:rsidRPr="000E548B">
        <w:t>6.</w:t>
      </w:r>
      <w:r w:rsidRPr="000E548B">
        <w:tab/>
        <w:t>Seidman LJ, Faraone SV, Goldstein JM, Goodman JM, Kremen WS, Matsuda G, et al. Reduced subcortical brain volumes in nonpsychotic siblings of schizophrenic patients: a pilot magnetic resonance imaging study. American Journal of Medical Genetics. 1997;74(5):507-14.</w:t>
      </w:r>
    </w:p>
    <w:p w14:paraId="067D66C6" w14:textId="77777777" w:rsidR="000E548B" w:rsidRPr="000E548B" w:rsidRDefault="000E548B" w:rsidP="000E548B">
      <w:pPr>
        <w:pStyle w:val="EndNoteBibliography"/>
        <w:spacing w:after="0"/>
      </w:pPr>
      <w:r w:rsidRPr="000E548B">
        <w:t>7.</w:t>
      </w:r>
      <w:r w:rsidRPr="000E548B">
        <w:tab/>
        <w:t>Fischl B, Salat DH, Busa E, Albert M, Dieterich M, Haselgrove C, et al. Whole brain segmentation: automated labeling of neuroanatomical structures in the human brain. Neuron. 2002;33(3):341-55.</w:t>
      </w:r>
    </w:p>
    <w:p w14:paraId="515D5777" w14:textId="6BEE371B" w:rsidR="000E548B" w:rsidRPr="000E548B" w:rsidRDefault="000E548B" w:rsidP="000E548B">
      <w:pPr>
        <w:pStyle w:val="EndNoteBibliography"/>
      </w:pPr>
      <w:r w:rsidRPr="000E548B">
        <w:t>8.</w:t>
      </w:r>
      <w:r w:rsidRPr="000E548B">
        <w:tab/>
        <w:t xml:space="preserve">Neuromorphometrics. Neuromorphometrics Segmentation: Ventral Diencephalon  [Available from: </w:t>
      </w:r>
      <w:hyperlink r:id="rId11" w:history="1">
        <w:r w:rsidRPr="000E548B">
          <w:rPr>
            <w:rStyle w:val="Hyperlink"/>
          </w:rPr>
          <w:t>http://neuromorphometrics.org:8080/seg/html/segmentation/ventral%20diencephalon.html</w:t>
        </w:r>
      </w:hyperlink>
      <w:r w:rsidRPr="000E548B">
        <w:t>.</w:t>
      </w:r>
    </w:p>
    <w:p w14:paraId="1FA79BF4" w14:textId="09F6851D" w:rsidR="002A4E6F" w:rsidRPr="002A4E6F" w:rsidRDefault="002A4E6F">
      <w:r>
        <w:fldChar w:fldCharType="end"/>
      </w:r>
    </w:p>
    <w:sectPr w:rsidR="002A4E6F" w:rsidRPr="002A4E6F">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DFF7F" w14:textId="77777777" w:rsidR="00A53048" w:rsidRDefault="00A53048" w:rsidP="00A53048">
      <w:pPr>
        <w:spacing w:after="0" w:line="240" w:lineRule="auto"/>
      </w:pPr>
      <w:r>
        <w:separator/>
      </w:r>
    </w:p>
  </w:endnote>
  <w:endnote w:type="continuationSeparator" w:id="0">
    <w:p w14:paraId="14CBBCAB" w14:textId="77777777" w:rsidR="00A53048" w:rsidRDefault="00A53048" w:rsidP="00A53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6341543"/>
      <w:docPartObj>
        <w:docPartGallery w:val="Page Numbers (Bottom of Page)"/>
        <w:docPartUnique/>
      </w:docPartObj>
    </w:sdtPr>
    <w:sdtEndPr>
      <w:rPr>
        <w:noProof/>
      </w:rPr>
    </w:sdtEndPr>
    <w:sdtContent>
      <w:p w14:paraId="6F142A05" w14:textId="2A88E0C6" w:rsidR="00A53048" w:rsidRDefault="00A530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6BCF58" w14:textId="77777777" w:rsidR="00A53048" w:rsidRDefault="00A53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69FD2" w14:textId="77777777" w:rsidR="00A53048" w:rsidRDefault="00A53048" w:rsidP="00A53048">
      <w:pPr>
        <w:spacing w:after="0" w:line="240" w:lineRule="auto"/>
      </w:pPr>
      <w:r>
        <w:separator/>
      </w:r>
    </w:p>
  </w:footnote>
  <w:footnote w:type="continuationSeparator" w:id="0">
    <w:p w14:paraId="1AB9C4B2" w14:textId="77777777" w:rsidR="00A53048" w:rsidRDefault="00A53048" w:rsidP="00A530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62C"/>
    <w:multiLevelType w:val="hybridMultilevel"/>
    <w:tmpl w:val="56D80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261375"/>
    <w:multiLevelType w:val="multilevel"/>
    <w:tmpl w:val="81DEA3E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31467C8"/>
    <w:multiLevelType w:val="multilevel"/>
    <w:tmpl w:val="4260C792"/>
    <w:lvl w:ilvl="0">
      <w:start w:val="1"/>
      <w:numFmt w:val="decimal"/>
      <w:pStyle w:val="Style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9211C6B"/>
    <w:multiLevelType w:val="multilevel"/>
    <w:tmpl w:val="08090025"/>
    <w:styleLink w:val="Thesisstyle"/>
    <w:lvl w:ilvl="0">
      <w:start w:val="1"/>
      <w:numFmt w:val="decimal"/>
      <w:lvlText w:val="%1"/>
      <w:lvlJc w:val="left"/>
      <w:pPr>
        <w:ind w:left="432" w:hanging="432"/>
      </w:pPr>
      <w:rPr>
        <w:rFonts w:asciiTheme="majorHAnsi" w:hAnsiTheme="majorHAnsi"/>
        <w:b w:val="0"/>
        <w:sz w:val="32"/>
      </w:rPr>
    </w:lvl>
    <w:lvl w:ilvl="1">
      <w:start w:val="1"/>
      <w:numFmt w:val="decimal"/>
      <w:lvlText w:val="%1.%2"/>
      <w:lvlJc w:val="left"/>
      <w:pPr>
        <w:ind w:left="576" w:hanging="576"/>
      </w:pPr>
      <w:rPr>
        <w:rFonts w:asciiTheme="majorHAnsi" w:hAnsiTheme="majorHAnsi"/>
        <w:sz w:val="28"/>
      </w:rPr>
    </w:lvl>
    <w:lvl w:ilvl="2">
      <w:start w:val="1"/>
      <w:numFmt w:val="decimal"/>
      <w:lvlText w:val="%1.%2.%3"/>
      <w:lvlJc w:val="left"/>
      <w:pPr>
        <w:ind w:left="720" w:hanging="720"/>
      </w:pPr>
      <w:rPr>
        <w:rFonts w:asciiTheme="majorHAnsi" w:hAnsiTheme="majorHAnsi"/>
        <w:sz w:val="24"/>
      </w:rPr>
    </w:lvl>
    <w:lvl w:ilvl="3">
      <w:start w:val="1"/>
      <w:numFmt w:val="decimal"/>
      <w:lvlText w:val="%1.%2.%3.%4"/>
      <w:lvlJc w:val="left"/>
      <w:pPr>
        <w:ind w:left="864" w:hanging="864"/>
      </w:pPr>
      <w:rPr>
        <w:rFonts w:asciiTheme="majorHAnsi" w:hAnsiTheme="majorHAnsi"/>
        <w:i/>
        <w:sz w:val="22"/>
      </w:rPr>
    </w:lvl>
    <w:lvl w:ilvl="4">
      <w:start w:val="1"/>
      <w:numFmt w:val="decimal"/>
      <w:lvlText w:val="%1.%2.%3.%4.%5"/>
      <w:lvlJc w:val="left"/>
      <w:pPr>
        <w:ind w:left="1008" w:hanging="1008"/>
      </w:pPr>
      <w:rPr>
        <w:rFonts w:asciiTheme="majorHAnsi" w:hAnsiTheme="majorHAnsi"/>
        <w:i/>
        <w:color w:val="404040" w:themeColor="text1" w:themeTint="BF"/>
        <w:sz w:val="22"/>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705130418">
    <w:abstractNumId w:val="1"/>
  </w:num>
  <w:num w:numId="2" w16cid:durableId="1591622521">
    <w:abstractNumId w:val="2"/>
  </w:num>
  <w:num w:numId="3" w16cid:durableId="1780374966">
    <w:abstractNumId w:val="3"/>
  </w:num>
  <w:num w:numId="4" w16cid:durableId="1412193437">
    <w:abstractNumId w:val="3"/>
  </w:num>
  <w:num w:numId="5" w16cid:durableId="694230253">
    <w:abstractNumId w:val="3"/>
  </w:num>
  <w:num w:numId="6" w16cid:durableId="3947412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0ee9wcs99rrevew75fpp250wvvdedr29d&quot;&gt;CTQ phenotyping lib&lt;record-ids&gt;&lt;item&gt;78&lt;/item&gt;&lt;item&gt;79&lt;/item&gt;&lt;item&gt;129&lt;/item&gt;&lt;item&gt;130&lt;/item&gt;&lt;item&gt;151&lt;/item&gt;&lt;item&gt;154&lt;/item&gt;&lt;item&gt;156&lt;/item&gt;&lt;item&gt;157&lt;/item&gt;&lt;/record-ids&gt;&lt;/item&gt;&lt;/Libraries&gt;"/>
  </w:docVars>
  <w:rsids>
    <w:rsidRoot w:val="002A4E6F"/>
    <w:rsid w:val="000314D2"/>
    <w:rsid w:val="00050464"/>
    <w:rsid w:val="000A40F3"/>
    <w:rsid w:val="000D78E9"/>
    <w:rsid w:val="000E548B"/>
    <w:rsid w:val="00173D4A"/>
    <w:rsid w:val="001F3DB8"/>
    <w:rsid w:val="002A4E6F"/>
    <w:rsid w:val="004009F0"/>
    <w:rsid w:val="005B536E"/>
    <w:rsid w:val="005E70A7"/>
    <w:rsid w:val="00855E91"/>
    <w:rsid w:val="00A34DA0"/>
    <w:rsid w:val="00A53048"/>
    <w:rsid w:val="00AB4AB5"/>
    <w:rsid w:val="00AE3AA3"/>
    <w:rsid w:val="00B12E78"/>
    <w:rsid w:val="00B7668C"/>
    <w:rsid w:val="00CE7E7C"/>
    <w:rsid w:val="00E85913"/>
    <w:rsid w:val="00F010E2"/>
    <w:rsid w:val="00FC3F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B0DC7A"/>
  <w15:chartTrackingRefBased/>
  <w15:docId w15:val="{05B24A69-35CB-4928-99A3-905C49437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68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link w:val="Style1Char"/>
    <w:autoRedefine/>
    <w:qFormat/>
    <w:rsid w:val="00B7668C"/>
    <w:pPr>
      <w:numPr>
        <w:numId w:val="2"/>
      </w:numPr>
    </w:pPr>
    <w:rPr>
      <w:b/>
    </w:rPr>
  </w:style>
  <w:style w:type="character" w:customStyle="1" w:styleId="Style1Char">
    <w:name w:val="Style1 Char"/>
    <w:basedOn w:val="Heading1Char"/>
    <w:link w:val="Style1"/>
    <w:rsid w:val="00B7668C"/>
    <w:rPr>
      <w:rFonts w:asciiTheme="majorHAnsi" w:eastAsiaTheme="majorEastAsia" w:hAnsiTheme="majorHAnsi" w:cstheme="majorBidi"/>
      <w:b/>
      <w:color w:val="2F5496" w:themeColor="accent1" w:themeShade="BF"/>
      <w:sz w:val="32"/>
      <w:szCs w:val="32"/>
    </w:rPr>
  </w:style>
  <w:style w:type="character" w:customStyle="1" w:styleId="Heading1Char">
    <w:name w:val="Heading 1 Char"/>
    <w:basedOn w:val="DefaultParagraphFont"/>
    <w:link w:val="Heading1"/>
    <w:uiPriority w:val="9"/>
    <w:rsid w:val="00B7668C"/>
    <w:rPr>
      <w:rFonts w:asciiTheme="majorHAnsi" w:eastAsiaTheme="majorEastAsia" w:hAnsiTheme="majorHAnsi" w:cstheme="majorBidi"/>
      <w:color w:val="2F5496" w:themeColor="accent1" w:themeShade="BF"/>
      <w:sz w:val="32"/>
      <w:szCs w:val="32"/>
    </w:rPr>
  </w:style>
  <w:style w:type="numbering" w:customStyle="1" w:styleId="Thesisstyle">
    <w:name w:val="Thesis style"/>
    <w:uiPriority w:val="99"/>
    <w:rsid w:val="004009F0"/>
    <w:pPr>
      <w:numPr>
        <w:numId w:val="3"/>
      </w:numPr>
    </w:pPr>
  </w:style>
  <w:style w:type="paragraph" w:customStyle="1" w:styleId="EndNoteBibliographyTitle">
    <w:name w:val="EndNote Bibliography Title"/>
    <w:basedOn w:val="Normal"/>
    <w:link w:val="EndNoteBibliographyTitleChar"/>
    <w:rsid w:val="002A4E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4E6F"/>
    <w:rPr>
      <w:rFonts w:ascii="Calibri" w:hAnsi="Calibri" w:cs="Calibri"/>
      <w:noProof/>
      <w:lang w:val="en-US"/>
    </w:rPr>
  </w:style>
  <w:style w:type="paragraph" w:customStyle="1" w:styleId="EndNoteBibliography">
    <w:name w:val="EndNote Bibliography"/>
    <w:basedOn w:val="Normal"/>
    <w:link w:val="EndNoteBibliographyChar"/>
    <w:rsid w:val="002A4E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4E6F"/>
    <w:rPr>
      <w:rFonts w:ascii="Calibri" w:hAnsi="Calibri" w:cs="Calibri"/>
      <w:noProof/>
      <w:lang w:val="en-US"/>
    </w:rPr>
  </w:style>
  <w:style w:type="paragraph" w:styleId="ListParagraph">
    <w:name w:val="List Paragraph"/>
    <w:basedOn w:val="Normal"/>
    <w:uiPriority w:val="34"/>
    <w:qFormat/>
    <w:rsid w:val="002A4E6F"/>
    <w:pPr>
      <w:ind w:left="720"/>
      <w:contextualSpacing/>
    </w:pPr>
  </w:style>
  <w:style w:type="character" w:styleId="Hyperlink">
    <w:name w:val="Hyperlink"/>
    <w:basedOn w:val="DefaultParagraphFont"/>
    <w:uiPriority w:val="99"/>
    <w:unhideWhenUsed/>
    <w:rsid w:val="005E70A7"/>
    <w:rPr>
      <w:color w:val="0563C1" w:themeColor="hyperlink"/>
      <w:u w:val="single"/>
    </w:rPr>
  </w:style>
  <w:style w:type="character" w:styleId="UnresolvedMention">
    <w:name w:val="Unresolved Mention"/>
    <w:basedOn w:val="DefaultParagraphFont"/>
    <w:uiPriority w:val="99"/>
    <w:semiHidden/>
    <w:unhideWhenUsed/>
    <w:rsid w:val="005E70A7"/>
    <w:rPr>
      <w:color w:val="605E5C"/>
      <w:shd w:val="clear" w:color="auto" w:fill="E1DFDD"/>
    </w:rPr>
  </w:style>
  <w:style w:type="character" w:styleId="CommentReference">
    <w:name w:val="annotation reference"/>
    <w:basedOn w:val="DefaultParagraphFont"/>
    <w:uiPriority w:val="99"/>
    <w:semiHidden/>
    <w:unhideWhenUsed/>
    <w:rsid w:val="005E70A7"/>
    <w:rPr>
      <w:sz w:val="16"/>
      <w:szCs w:val="16"/>
    </w:rPr>
  </w:style>
  <w:style w:type="paragraph" w:styleId="CommentText">
    <w:name w:val="annotation text"/>
    <w:basedOn w:val="Normal"/>
    <w:link w:val="CommentTextChar"/>
    <w:uiPriority w:val="99"/>
    <w:unhideWhenUsed/>
    <w:rsid w:val="005E70A7"/>
    <w:pPr>
      <w:spacing w:line="240" w:lineRule="auto"/>
    </w:pPr>
    <w:rPr>
      <w:sz w:val="20"/>
      <w:szCs w:val="20"/>
    </w:rPr>
  </w:style>
  <w:style w:type="character" w:customStyle="1" w:styleId="CommentTextChar">
    <w:name w:val="Comment Text Char"/>
    <w:basedOn w:val="DefaultParagraphFont"/>
    <w:link w:val="CommentText"/>
    <w:uiPriority w:val="99"/>
    <w:rsid w:val="005E70A7"/>
    <w:rPr>
      <w:sz w:val="20"/>
      <w:szCs w:val="20"/>
    </w:rPr>
  </w:style>
  <w:style w:type="paragraph" w:styleId="Header">
    <w:name w:val="header"/>
    <w:basedOn w:val="Normal"/>
    <w:link w:val="HeaderChar"/>
    <w:uiPriority w:val="99"/>
    <w:unhideWhenUsed/>
    <w:rsid w:val="00A530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048"/>
  </w:style>
  <w:style w:type="paragraph" w:styleId="Footer">
    <w:name w:val="footer"/>
    <w:basedOn w:val="Normal"/>
    <w:link w:val="FooterChar"/>
    <w:uiPriority w:val="99"/>
    <w:unhideWhenUsed/>
    <w:rsid w:val="00A530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048"/>
  </w:style>
  <w:style w:type="table" w:styleId="TableGrid">
    <w:name w:val="Table Grid"/>
    <w:basedOn w:val="TableNormal"/>
    <w:uiPriority w:val="39"/>
    <w:rsid w:val="000A4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neuromorphometrics.org:8080/seg/html/segmentation/ventral%20diencephalon.html" TargetMode="External"/><Relationship Id="rId5" Type="http://schemas.openxmlformats.org/officeDocument/2006/relationships/footnotes" Target="footnotes.xml"/><Relationship Id="rId10" Type="http://schemas.openxmlformats.org/officeDocument/2006/relationships/hyperlink" Target="https://surfer.nmr.mgh.harvard.edu/fswiki/SubcorticalSegmentation"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4</Pages>
  <Words>1156</Words>
  <Characters>659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EN Rebecca</dc:creator>
  <cp:keywords/>
  <dc:description/>
  <cp:lastModifiedBy>Rebecca Madden</cp:lastModifiedBy>
  <cp:revision>5</cp:revision>
  <dcterms:created xsi:type="dcterms:W3CDTF">2022-05-19T14:24:00Z</dcterms:created>
  <dcterms:modified xsi:type="dcterms:W3CDTF">2022-10-05T11:10:00Z</dcterms:modified>
</cp:coreProperties>
</file>